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59B2AE" w14:textId="152AB4A3" w:rsidR="004C6E85" w:rsidRPr="002D740B" w:rsidRDefault="004C6E85" w:rsidP="004C6E85">
      <w:pPr>
        <w:wordWrap/>
        <w:spacing w:after="0" w:line="480" w:lineRule="auto"/>
        <w:contextualSpacing/>
        <w:textAlignment w:val="baseline"/>
        <w:rPr>
          <w:rFonts w:ascii="Times New Roman" w:eastAsia="함초롬돋움" w:hAnsi="Times New Roman" w:cs="Times New Roman"/>
          <w:bCs/>
          <w:color w:val="000000"/>
          <w:kern w:val="0"/>
          <w:sz w:val="22"/>
          <w:szCs w:val="24"/>
        </w:rPr>
      </w:pPr>
      <w:r w:rsidRPr="002D740B">
        <w:rPr>
          <w:rFonts w:ascii="Times New Roman" w:eastAsia="TimesNewRomanPSMT" w:hAnsi="Times New Roman" w:cs="Times New Roman" w:hint="eastAsia"/>
          <w:b/>
          <w:bCs/>
          <w:color w:val="000000"/>
          <w:kern w:val="0"/>
          <w:sz w:val="22"/>
          <w:szCs w:val="24"/>
        </w:rPr>
        <w:t>S</w:t>
      </w:r>
      <w:r w:rsidRPr="002D740B"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  <w:t xml:space="preserve">upplemental </w:t>
      </w:r>
      <w:r w:rsidRPr="002D740B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 xml:space="preserve">Table S1. </w:t>
      </w:r>
      <w:r w:rsidR="000A3F0A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>Oligonucleotides</w:t>
      </w:r>
      <w:r w:rsidR="000A3F0A" w:rsidRPr="002D740B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 xml:space="preserve"> </w:t>
      </w:r>
      <w:r w:rsidRPr="002D740B">
        <w:rPr>
          <w:rFonts w:ascii="Times New Roman" w:eastAsia="함초롬돋움" w:hAnsi="Times New Roman" w:cs="Times New Roman"/>
          <w:b/>
          <w:bCs/>
          <w:color w:val="000000"/>
          <w:kern w:val="0"/>
          <w:sz w:val="22"/>
          <w:szCs w:val="24"/>
        </w:rPr>
        <w:t>used in this study.</w:t>
      </w:r>
    </w:p>
    <w:tbl>
      <w:tblPr>
        <w:tblStyle w:val="11"/>
        <w:tblW w:w="0" w:type="auto"/>
        <w:tblLayout w:type="fixed"/>
        <w:tblLook w:val="06A0" w:firstRow="1" w:lastRow="0" w:firstColumn="1" w:lastColumn="0" w:noHBand="1" w:noVBand="1"/>
      </w:tblPr>
      <w:tblGrid>
        <w:gridCol w:w="2694"/>
        <w:gridCol w:w="4539"/>
        <w:gridCol w:w="1793"/>
      </w:tblGrid>
      <w:tr w:rsidR="004C6E85" w:rsidRPr="002D740B" w14:paraId="51C4CED1" w14:textId="77777777" w:rsidTr="00CA55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928940E" w14:textId="2260801F" w:rsidR="004C6E85" w:rsidRPr="002D740B" w:rsidRDefault="000A3F0A" w:rsidP="0084112C">
            <w:pPr>
              <w:rPr>
                <w:rFonts w:ascii="Times New Roman" w:eastAsia="함초롬돋움" w:hAnsi="Times New Roman" w:cs="Times New Roman"/>
              </w:rPr>
            </w:pPr>
            <w:r w:rsidRPr="000A3F0A">
              <w:rPr>
                <w:rFonts w:ascii="Times New Roman" w:eastAsia="함초롬돋움" w:hAnsi="Times New Roman" w:cs="Times New Roman"/>
              </w:rPr>
              <w:t>Oligonucleotides</w:t>
            </w:r>
          </w:p>
        </w:tc>
        <w:tc>
          <w:tcPr>
            <w:tcW w:w="4539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4C4A491" w14:textId="77777777" w:rsidR="004C6E85" w:rsidRPr="002D740B" w:rsidRDefault="004C6E85" w:rsidP="0084112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</w:rPr>
            </w:pPr>
            <w:r w:rsidRPr="002D740B">
              <w:rPr>
                <w:rFonts w:ascii="Times New Roman" w:eastAsia="함초롬돋움" w:hAnsi="Times New Roman" w:cs="Times New Roman"/>
              </w:rPr>
              <w:t xml:space="preserve">Sequences </w:t>
            </w:r>
            <w:r w:rsidRPr="002D740B">
              <w:rPr>
                <w:rFonts w:ascii="Times New Roman" w:eastAsia="함초롬돋움" w:hAnsi="Times New Roman" w:cs="Times New Roman" w:hint="eastAsia"/>
              </w:rPr>
              <w:t>(5</w:t>
            </w:r>
            <w:r w:rsidRPr="002D740B">
              <w:rPr>
                <w:rFonts w:ascii="Times New Roman" w:eastAsia="함초롬돋움" w:hAnsi="Times New Roman" w:cs="Times New Roman" w:hint="eastAsia"/>
              </w:rPr>
              <w:t>’→</w:t>
            </w:r>
            <w:r w:rsidRPr="002D740B">
              <w:rPr>
                <w:rFonts w:ascii="Times New Roman" w:eastAsia="함초롬돋움" w:hAnsi="Times New Roman" w:cs="Times New Roman" w:hint="eastAsia"/>
              </w:rPr>
              <w:t>3</w:t>
            </w:r>
            <w:r w:rsidRPr="002D740B">
              <w:rPr>
                <w:rFonts w:ascii="Times New Roman" w:eastAsia="함초롬돋움" w:hAnsi="Times New Roman" w:cs="Times New Roman" w:hint="eastAsia"/>
              </w:rPr>
              <w:t>’</w:t>
            </w:r>
            <w:r w:rsidRPr="002D740B">
              <w:rPr>
                <w:rFonts w:ascii="Times New Roman" w:eastAsia="함초롬돋움" w:hAnsi="Times New Roman" w:cs="Times New Roman" w:hint="eastAsia"/>
              </w:rPr>
              <w:t>)</w:t>
            </w:r>
          </w:p>
        </w:tc>
        <w:tc>
          <w:tcPr>
            <w:tcW w:w="1793" w:type="dxa"/>
            <w:tcBorders>
              <w:top w:val="single" w:sz="12" w:space="0" w:color="auto"/>
              <w:left w:val="none" w:sz="0" w:space="0" w:color="auto"/>
              <w:bottom w:val="single" w:sz="8" w:space="0" w:color="auto"/>
              <w:right w:val="none" w:sz="0" w:space="0" w:color="auto"/>
            </w:tcBorders>
            <w:vAlign w:val="center"/>
          </w:tcPr>
          <w:p w14:paraId="36EA3375" w14:textId="77777777" w:rsidR="004C6E85" w:rsidRPr="002D740B" w:rsidRDefault="004C6E85" w:rsidP="0084112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</w:rPr>
            </w:pPr>
            <w:r w:rsidRPr="002D740B">
              <w:rPr>
                <w:rFonts w:ascii="Times New Roman" w:eastAsia="함초롬돋움" w:hAnsi="Times New Roman" w:cs="Times New Roman"/>
              </w:rPr>
              <w:t>Sources</w:t>
            </w:r>
          </w:p>
        </w:tc>
      </w:tr>
      <w:tr w:rsidR="004C6E85" w:rsidRPr="002D740B" w14:paraId="3CFF4DAC" w14:textId="77777777" w:rsidTr="0084112C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6" w:type="dxa"/>
            <w:gridSpan w:val="3"/>
            <w:shd w:val="clear" w:color="auto" w:fill="auto"/>
            <w:vAlign w:val="center"/>
          </w:tcPr>
          <w:p w14:paraId="063F146D" w14:textId="11168E6C" w:rsidR="004C6E85" w:rsidRPr="002D740B" w:rsidRDefault="004C6E85" w:rsidP="00C217BB">
            <w:pPr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 xml:space="preserve">Construction of </w:t>
            </w:r>
            <w:r w:rsidR="00C217BB">
              <w:rPr>
                <w:rFonts w:ascii="Times New Roman" w:eastAsia="맑은 고딕" w:hAnsi="Times New Roman" w:cs="Times New Roman" w:hint="eastAsia"/>
                <w:szCs w:val="20"/>
              </w:rPr>
              <w:t>plasmids</w:t>
            </w:r>
          </w:p>
        </w:tc>
      </w:tr>
      <w:tr w:rsidR="004C6E85" w:rsidRPr="002D740B" w14:paraId="4DAB9B29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2953A28B" w14:textId="64F94C65" w:rsidR="004C6E85" w:rsidRPr="002D740B" w:rsidRDefault="004C6E85" w:rsidP="0084112C">
            <w:pPr>
              <w:jc w:val="both"/>
              <w:rPr>
                <w:rFonts w:ascii="Times New Roman" w:eastAsia="함초롬돋움" w:hAnsi="Times New Roman" w:cs="Times New Roman"/>
                <w:b w:val="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D7A-5</w:t>
            </w:r>
          </w:p>
        </w:tc>
        <w:tc>
          <w:tcPr>
            <w:tcW w:w="4539" w:type="dxa"/>
            <w:shd w:val="clear" w:color="auto" w:fill="auto"/>
          </w:tcPr>
          <w:p w14:paraId="088F66EC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TGGCCTATATGCTCGCCACGAATATTTGCATC</w:t>
            </w:r>
          </w:p>
        </w:tc>
        <w:tc>
          <w:tcPr>
            <w:tcW w:w="1793" w:type="dxa"/>
            <w:vAlign w:val="center"/>
          </w:tcPr>
          <w:p w14:paraId="006C169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739BD06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4B6C5AD9" w14:textId="4AF4A711" w:rsidR="004C6E85" w:rsidRPr="002D740B" w:rsidRDefault="004C6E85" w:rsidP="0084112C">
            <w:pPr>
              <w:jc w:val="both"/>
              <w:rPr>
                <w:rFonts w:ascii="Times New Roman" w:eastAsia="함초롬돋움" w:hAnsi="Times New Roman" w:cs="Times New Roman"/>
                <w:b w:val="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D7A-3</w:t>
            </w:r>
          </w:p>
        </w:tc>
        <w:tc>
          <w:tcPr>
            <w:tcW w:w="4539" w:type="dxa"/>
            <w:shd w:val="clear" w:color="auto" w:fill="auto"/>
          </w:tcPr>
          <w:p w14:paraId="16E60BCE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GATGCAAATATTCGTGGCGAGCATATAGGCCA</w:t>
            </w:r>
          </w:p>
        </w:tc>
        <w:tc>
          <w:tcPr>
            <w:tcW w:w="1793" w:type="dxa"/>
            <w:shd w:val="clear" w:color="auto" w:fill="auto"/>
          </w:tcPr>
          <w:p w14:paraId="125F9091" w14:textId="77777777" w:rsidR="004C6E85" w:rsidRPr="002D740B" w:rsidRDefault="004C6E85" w:rsidP="00CA556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3D36E8C4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7D1591C7" w14:textId="26BA11FE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E42A-5</w:t>
            </w:r>
          </w:p>
        </w:tc>
        <w:tc>
          <w:tcPr>
            <w:tcW w:w="4539" w:type="dxa"/>
            <w:shd w:val="clear" w:color="auto" w:fill="auto"/>
          </w:tcPr>
          <w:p w14:paraId="3F867036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GCGTAACTCTGGGAGCGCTGAGCTATGGAG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38B9745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4C64CF1F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7E8C719A" w14:textId="4B50F672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E42A-3</w:t>
            </w:r>
          </w:p>
        </w:tc>
        <w:tc>
          <w:tcPr>
            <w:tcW w:w="4539" w:type="dxa"/>
            <w:shd w:val="clear" w:color="auto" w:fill="auto"/>
          </w:tcPr>
          <w:p w14:paraId="6CEF2F4F" w14:textId="77777777" w:rsidR="004C6E85" w:rsidRPr="002D740B" w:rsidRDefault="004C6E85" w:rsidP="0084112C">
            <w:pPr>
              <w:widowControl/>
              <w:autoSpaceDE/>
              <w:autoSpaceDN/>
              <w:spacing w:line="225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굴림" w:hAnsi="Times New Roman" w:cs="Times New Roman"/>
                <w:kern w:val="0"/>
                <w:szCs w:val="18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</w:rPr>
              <w:t>GCTCCATAGCTCAGCGCTCCCAGAGTTACG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EF6C80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FCCD984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526AA789" w14:textId="7C0B3D97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D98A-5</w:t>
            </w:r>
          </w:p>
        </w:tc>
        <w:tc>
          <w:tcPr>
            <w:tcW w:w="4539" w:type="dxa"/>
            <w:shd w:val="clear" w:color="auto" w:fill="auto"/>
          </w:tcPr>
          <w:p w14:paraId="60AA135A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CTTGCGGGCCGCTCGCCACCCAGATCGGCG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7B542B4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5A9A2B5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70C18CF8" w14:textId="5646C350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D98A-3</w:t>
            </w:r>
          </w:p>
        </w:tc>
        <w:tc>
          <w:tcPr>
            <w:tcW w:w="4539" w:type="dxa"/>
            <w:shd w:val="clear" w:color="auto" w:fill="auto"/>
          </w:tcPr>
          <w:p w14:paraId="4C49F536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GCGCCGATCTGGGTGGCGAGCGGCCCGCAA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C5100D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4392855C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677DB6BE" w14:textId="73BFBED5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E119A-5</w:t>
            </w:r>
          </w:p>
        </w:tc>
        <w:tc>
          <w:tcPr>
            <w:tcW w:w="4539" w:type="dxa"/>
            <w:shd w:val="clear" w:color="auto" w:fill="auto"/>
          </w:tcPr>
          <w:p w14:paraId="5CD886D1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CCAATAATCGCCGCGCATTTGACCGCATGC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9B8DA10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3CD32B7D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6712E37A" w14:textId="1E08EB5D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szCs w:val="20"/>
              </w:rPr>
              <w:t>BoVapC</w:t>
            </w:r>
            <w:r w:rsidR="0010614B">
              <w:rPr>
                <w:rFonts w:ascii="Times New Roman" w:eastAsia="맑은 고딕" w:hAnsi="Times New Roman" w:cs="Times New Roman"/>
                <w:b w:val="0"/>
                <w:szCs w:val="20"/>
              </w:rPr>
              <w:t>1</w:t>
            </w:r>
            <w:r w:rsidRPr="002D740B">
              <w:rPr>
                <w:rFonts w:ascii="Times New Roman" w:eastAsia="함초롬돋움" w:hAnsi="Times New Roman" w:cs="Times New Roman"/>
                <w:b w:val="0"/>
                <w:kern w:val="0"/>
                <w:szCs w:val="18"/>
                <w:shd w:val="clear" w:color="auto" w:fill="FFFFFF"/>
              </w:rPr>
              <w:t>-E119A-3</w:t>
            </w:r>
          </w:p>
        </w:tc>
        <w:tc>
          <w:tcPr>
            <w:tcW w:w="4539" w:type="dxa"/>
            <w:shd w:val="clear" w:color="auto" w:fill="auto"/>
          </w:tcPr>
          <w:p w14:paraId="5AAD9CFB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  <w:t>GGCATGCGGTCAAATGCGCGGCGATTATTG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16C24F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56A79520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0C383BBF" w14:textId="573A1D89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W53R-5</w:t>
            </w:r>
          </w:p>
        </w:tc>
        <w:tc>
          <w:tcPr>
            <w:tcW w:w="4539" w:type="dxa"/>
            <w:shd w:val="clear" w:color="auto" w:fill="auto"/>
          </w:tcPr>
          <w:p w14:paraId="6458BFFD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CCGAAAGGCAAGGGACGGGACGACTTCTTC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BCA303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4C6E85" w:rsidRPr="002D740B" w14:paraId="64D182C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7610D7D8" w14:textId="6B8BE6EF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W53R-3</w:t>
            </w:r>
          </w:p>
        </w:tc>
        <w:tc>
          <w:tcPr>
            <w:tcW w:w="4539" w:type="dxa"/>
            <w:shd w:val="clear" w:color="auto" w:fill="auto"/>
          </w:tcPr>
          <w:p w14:paraId="7F3576E5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CGAAGAAGTCGTCCCGTCCCTTGCCTTTCG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11F321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4C6E85" w:rsidRPr="002D740B" w14:paraId="1EB14183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5493181C" w14:textId="71275AAE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F56SF57S-5</w:t>
            </w:r>
          </w:p>
        </w:tc>
        <w:tc>
          <w:tcPr>
            <w:tcW w:w="4539" w:type="dxa"/>
            <w:shd w:val="clear" w:color="auto" w:fill="auto"/>
          </w:tcPr>
          <w:p w14:paraId="2A10C1C4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AGGGATGGGACGACTCCTCCGACAATGGCCCCTT</w:t>
            </w:r>
          </w:p>
        </w:tc>
        <w:tc>
          <w:tcPr>
            <w:tcW w:w="1793" w:type="dxa"/>
            <w:shd w:val="clear" w:color="auto" w:fill="auto"/>
          </w:tcPr>
          <w:p w14:paraId="5FE63CA4" w14:textId="77777777" w:rsidR="004C6E85" w:rsidRPr="002D740B" w:rsidRDefault="004C6E85" w:rsidP="009D510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4C6E85" w:rsidRPr="002D740B" w14:paraId="33D917E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112B0194" w14:textId="0DCEA8CB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F56SF57S-3</w:t>
            </w:r>
          </w:p>
        </w:tc>
        <w:tc>
          <w:tcPr>
            <w:tcW w:w="4539" w:type="dxa"/>
            <w:shd w:val="clear" w:color="auto" w:fill="auto"/>
          </w:tcPr>
          <w:p w14:paraId="39E84D14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AAGGGGCCATTGTCGGAGGAGTCGTCCCATCCCT</w:t>
            </w:r>
          </w:p>
        </w:tc>
        <w:tc>
          <w:tcPr>
            <w:tcW w:w="1793" w:type="dxa"/>
            <w:shd w:val="clear" w:color="auto" w:fill="auto"/>
          </w:tcPr>
          <w:p w14:paraId="1FE1C897" w14:textId="77777777" w:rsidR="004C6E85" w:rsidRPr="002D740B" w:rsidRDefault="004C6E85" w:rsidP="009D510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4C6E85" w:rsidRPr="002D740B" w14:paraId="76561AE1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2A76EAF6" w14:textId="4C2E36A8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W53RF56SF57S-5</w:t>
            </w:r>
          </w:p>
        </w:tc>
        <w:tc>
          <w:tcPr>
            <w:tcW w:w="4539" w:type="dxa"/>
            <w:shd w:val="clear" w:color="auto" w:fill="auto"/>
          </w:tcPr>
          <w:p w14:paraId="2F20A461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GCCGAAAGGCAAGGGACGGGACGACTCCTCCG</w:t>
            </w:r>
          </w:p>
        </w:tc>
        <w:tc>
          <w:tcPr>
            <w:tcW w:w="1793" w:type="dxa"/>
            <w:shd w:val="clear" w:color="auto" w:fill="auto"/>
          </w:tcPr>
          <w:p w14:paraId="124EDBE2" w14:textId="77777777" w:rsidR="004C6E85" w:rsidRPr="002D740B" w:rsidRDefault="004C6E85" w:rsidP="009D510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4C6E85" w:rsidRPr="002D740B" w14:paraId="050D5744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60522944" w14:textId="23F3ACBD" w:rsidR="004C6E85" w:rsidRPr="002D740B" w:rsidRDefault="004C6E85" w:rsidP="0084112C">
            <w:pPr>
              <w:jc w:val="both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BoVapB</w:t>
            </w:r>
            <w:r w:rsidR="0010614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1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auto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auto"/>
                <w:szCs w:val="20"/>
              </w:rPr>
              <w:t>W53RF56SF57S-3</w:t>
            </w:r>
          </w:p>
        </w:tc>
        <w:tc>
          <w:tcPr>
            <w:tcW w:w="4539" w:type="dxa"/>
            <w:shd w:val="clear" w:color="auto" w:fill="auto"/>
          </w:tcPr>
          <w:p w14:paraId="4B05F589" w14:textId="77777777" w:rsidR="004C6E85" w:rsidRPr="002D740B" w:rsidRDefault="004C6E85" w:rsidP="0084112C">
            <w:pPr>
              <w:contextualSpacing/>
              <w:jc w:val="both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auto"/>
                <w:kern w:val="0"/>
                <w:szCs w:val="18"/>
                <w:shd w:val="clear" w:color="auto" w:fill="FFFFFF"/>
              </w:rPr>
              <w:t>CGGAGGAGTCGTCCCGTCCCTTGCCTTTCGGC</w:t>
            </w:r>
          </w:p>
        </w:tc>
        <w:tc>
          <w:tcPr>
            <w:tcW w:w="1793" w:type="dxa"/>
            <w:shd w:val="clear" w:color="auto" w:fill="auto"/>
          </w:tcPr>
          <w:p w14:paraId="3EA96ED3" w14:textId="77777777" w:rsidR="004C6E85" w:rsidRPr="002D740B" w:rsidRDefault="004C6E85" w:rsidP="009D510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This study</w:t>
            </w:r>
          </w:p>
        </w:tc>
      </w:tr>
      <w:tr w:rsidR="00C217BB" w:rsidRPr="002D740B" w14:paraId="118C8035" w14:textId="77777777" w:rsidTr="00C217BB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2BF4F61D" w14:textId="4ECF8C60" w:rsidR="00C217BB" w:rsidRPr="002D740B" w:rsidRDefault="00C217BB" w:rsidP="00C217BB">
            <w:pPr>
              <w:rPr>
                <w:rFonts w:ascii="Times New Roman" w:eastAsia="맑은 고딕" w:hAnsi="Times New Roman" w:cs="Times New Roman"/>
                <w:szCs w:val="20"/>
              </w:rPr>
            </w:pPr>
            <w:r w:rsidRPr="001A05AC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etZWV-U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6F927240" w14:textId="0B492322" w:rsidR="00C217BB" w:rsidRPr="002D740B" w:rsidRDefault="00C217BB" w:rsidP="00C217BB">
            <w:pPr>
              <w:contextualSpacing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</w:pPr>
            <w:r w:rsidRPr="001A05AC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AGCAGCCTCTCCCTGA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035F889" w14:textId="0FD5842E" w:rsidR="00C217BB" w:rsidRPr="002D740B" w:rsidRDefault="00C217BB" w:rsidP="00C2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C217BB" w:rsidRPr="002D740B" w14:paraId="45419274" w14:textId="77777777" w:rsidTr="00C217BB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3455B00F" w14:textId="0D3C8E5D" w:rsidR="00C217BB" w:rsidRPr="002D740B" w:rsidRDefault="00C217BB" w:rsidP="00C217BB">
            <w:pPr>
              <w:rPr>
                <w:rFonts w:ascii="Times New Roman" w:eastAsia="맑은 고딕" w:hAnsi="Times New Roman" w:cs="Times New Roman"/>
                <w:szCs w:val="20"/>
              </w:rPr>
            </w:pPr>
            <w:r w:rsidRPr="001A05AC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etZWV-D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564FFCA0" w14:textId="672E3B5B" w:rsidR="00C217BB" w:rsidRPr="002D740B" w:rsidRDefault="00C217BB" w:rsidP="00C217BB">
            <w:pPr>
              <w:contextualSpacing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kern w:val="0"/>
                <w:szCs w:val="18"/>
                <w:shd w:val="clear" w:color="auto" w:fill="FFFFFF"/>
              </w:rPr>
            </w:pPr>
            <w:r w:rsidRPr="001A05AC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CTGGCGAGAAGGGGAT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59B6369" w14:textId="73A80D63" w:rsidR="00C217BB" w:rsidRPr="002D740B" w:rsidRDefault="00C217BB" w:rsidP="00C2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14B119B3" w14:textId="77777777" w:rsidTr="0084112C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6" w:type="dxa"/>
            <w:gridSpan w:val="3"/>
            <w:shd w:val="clear" w:color="auto" w:fill="auto"/>
            <w:vAlign w:val="center"/>
          </w:tcPr>
          <w:p w14:paraId="6BD99189" w14:textId="77777777" w:rsidR="004C6E85" w:rsidRPr="002D740B" w:rsidRDefault="004C6E85" w:rsidP="0084112C">
            <w:pPr>
              <w:rPr>
                <w:rFonts w:ascii="Times New Roman" w:eastAsia="맑은 고딕" w:hAnsi="Times New Roman" w:cs="Times New Roman"/>
                <w:color w:val="auto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color w:val="auto"/>
                <w:szCs w:val="20"/>
              </w:rPr>
              <w:t>qRT-PCR</w:t>
            </w:r>
          </w:p>
        </w:tc>
      </w:tr>
      <w:tr w:rsidR="004C6E85" w:rsidRPr="002D740B" w14:paraId="5B8AD2F2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6933B547" w14:textId="5636A31A" w:rsidR="004C6E85" w:rsidRPr="002D740B" w:rsidRDefault="004C6E85" w:rsidP="0010614B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T-Bo</w:t>
            </w:r>
            <w:r w:rsidR="0010614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VapC1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5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7FBE490B" w14:textId="77777777" w:rsidR="004C6E85" w:rsidRPr="002D740B" w:rsidRDefault="004C6E85" w:rsidP="0084112C">
            <w:pPr>
              <w:contextualSpacing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ATGGAGCTGAGAAGTCTGA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2052C8C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355CD2C7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77CB70D1" w14:textId="091C117D" w:rsidR="004C6E85" w:rsidRPr="002D740B" w:rsidRDefault="004C6E85" w:rsidP="0010614B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T-Bo</w:t>
            </w:r>
            <w:r w:rsidR="0010614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VapC1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3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52B3F923" w14:textId="77777777" w:rsidR="004C6E85" w:rsidRPr="002D740B" w:rsidRDefault="004C6E85" w:rsidP="0084112C">
            <w:pPr>
              <w:contextualSpacing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GCGATTATTGGTGACGA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D698D4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EF33DD6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450EDFCE" w14:textId="2B111C45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rlA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66ACAE8F" w14:textId="77777777" w:rsidR="004C6E85" w:rsidRPr="002D740B" w:rsidRDefault="004C6E85" w:rsidP="0084112C">
            <w:pPr>
              <w:contextualSpacing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굴림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ATATTCCTGTACTTGGTGT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9B1A42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b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3325FB00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54983A7E" w14:textId="3789BC77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rlA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6F08E86F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CTTGGTATTCTCTACCTGA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3C9E36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b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385463E0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531B1042" w14:textId="122E1291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rsA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504B84F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GACTTGGAGGTTGTGCCCT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C392BDB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b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67BE6FA1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188850D5" w14:textId="4CF6C3F7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rsA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4091C7A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GATAAGGGTTGCGCTCGTT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3A54E6D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DaG9pPC9BdXRob3I+PFllYXI+MjAyMDwvWWVhcj48UmVj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b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57BA7EC2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0FCD70FF" w14:textId="7CC3EB33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hisR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5774A3A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ATAGCTCAGTTGGTAGAGCC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0B62BC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2FC9F8B2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289DAFEB" w14:textId="6E08B4A5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hisR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4472A33C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TGGGGTGGCTAATGGGATT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CED1EF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1876EF54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72568E04" w14:textId="2E1C85B4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metU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7D9328FC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GGTGGCTACGACGGGATT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1983D5E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569BF16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25C83B7D" w14:textId="5C8C3E99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metU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0D9EF950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ACGTAGCTCAGTTGGTTAGAG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6CF2FCE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13C88F9A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74D4933E" w14:textId="4131E43C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metV</w:t>
            </w:r>
            <w:r w:rsidR="00CA5560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1A21B33A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GGGTGGAGCAGCCTGGT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9E57BBC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0D2BC969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1039B22F" w14:textId="53D722DB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etV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10756123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CGGGGGCCGGATTTGA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21C27B4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11E99F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63DA6A48" w14:textId="4B2F6829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pol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4D2C3246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AGCTCACCCTTCGTCTGGC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391881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143F1686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3E05A11A" w14:textId="65590E39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pol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79022C65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AAACGCCTGGCGGATACGA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36E299B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6C05C95D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534FC5C8" w14:textId="649F0BE8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glyS1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36635EDA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CTCTGGCGAAACTGCCGAT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D3A98D4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2EE039DB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350AF883" w14:textId="30CD1D89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glyS1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00EC79A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GCACCGCGAGGAATTTCT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B03E120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1140FFCA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6B18527F" w14:textId="49C0DB24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glyS2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1F21C2B8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CACTATGCGCGTCACGATG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D37D05A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7A6D26E5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05A19BDD" w14:textId="565BB3D1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glyS2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함초롬돋움" w:hAnsi="Times New Roman" w:cs="Times New Roman"/>
                <w:b w:val="0"/>
                <w:color w:val="000000" w:themeColor="text1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23E5189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CCTGGATGGTGTCAACGG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6ED589C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>
                <w:fldData xml:space="preserve">PEVuZE5vdGU+PENpdGU+PEF1dGhvcj5LaW08L0F1dGhvcj48WWVhcj4yMDE2PC9ZZWFyPjxSZWNO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</w:fldData>
              </w:fldCha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instrText xml:space="preserve"> ADDIN EN.CITE.DATA 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Kim et al. 2016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4791445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487A114F" w14:textId="5F1EE172" w:rsidR="004C6E85" w:rsidRPr="002D740B" w:rsidRDefault="00BC60D9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g</w:t>
            </w:r>
            <w:r w:rsidR="004C6E85"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d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="004C6E85"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0DF6CFC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TGAAGAGAAGGGCATTGT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08CE09A" w14:textId="6D462330" w:rsidR="004C6E85" w:rsidRPr="002D740B" w:rsidRDefault="004C6E85" w:rsidP="00257BE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/>
            </w:r>
            <w:r w:rsidR="00257BE1">
              <w:rPr>
                <w:rFonts w:ascii="Times New Roman" w:eastAsia="맑은 고딕" w:hAnsi="Times New Roman" w:cs="Times New Roman"/>
                <w:szCs w:val="20"/>
              </w:rPr>
              <w:instrText xml:space="preserve"> ADDIN EN.CITE &lt;EndNote&gt;&lt;Cite&gt;&lt;Author&gt;Choi&lt;/Author&gt;&lt;Year&gt;2020&lt;/Year&gt;&lt;RecNum&gt;2409&lt;/RecNum&gt;&lt;DisplayText&gt;(Choi et al. 2020a)&lt;/DisplayText&gt;&lt;record&gt;&lt;rec-number&gt;2409&lt;/rec-number&gt;&lt;foreign-keys&gt;&lt;key app="EN" db-id="50wxdpzd9vd5r7e9t5b595djrfpttrxw9avp" timestamp="1607054694"&gt;2409&lt;/key&gt;&lt;/foreign-keys&gt;&lt;ref-type name="Journal Article"&gt;17&lt;/ref-type&gt;&lt;contributors&gt;&lt;authors&gt;&lt;author&gt;Choi, E.&lt;/author&gt;&lt;author&gt;Jeon, H.&lt;/author&gt;&lt;author&gt;Oh, C.&lt;/author&gt;&lt;author&gt;Hwang, J.&lt;/author&gt;&lt;/authors&gt;&lt;/contributors&gt;&lt;auth-address&gt;Microbiological Resource Research Institute, Pusan National University, Busan, South Korea.&amp;#xD;Department of Microbiology, Pusan National University, Busan, South Korea.&lt;/auth-address&gt;&lt;titles&gt;&lt;title&gt;&lt;style face="normal" font="default" size="100%"&gt;Elucidation of a Novel Role of YebC in Surface Polysaccharides Regulation of &lt;/style&gt;&lt;style face="italic" font="default" size="100%"&gt;Escherichia coli bipA&lt;/style&gt;&lt;style face="normal" font="default" size="100%"&gt;-deletion&lt;/style&gt;&lt;/title&gt;&lt;secondary-title&gt;Front Microbiol&lt;/secondary-title&gt;&lt;/titles&gt;&lt;periodical&gt;&lt;full-title&gt;Frontiers in Microbiology&lt;/full-title&gt;&lt;abbr-1&gt;Front Microbiol&lt;/abbr-1&gt;&lt;/periodical&gt;&lt;volume&gt;11&lt;/volume&gt;&lt;edition&gt;2020/11/27&lt;/edition&gt;&lt;keywords&gt;&lt;keyword&gt;BipA&lt;/keyword&gt;&lt;keyword&gt;GTPase&lt;/keyword&gt;&lt;keyword&gt;YebC&lt;/keyword&gt;&lt;keyword&gt;capsule&lt;/keyword&gt;&lt;keyword&gt;cold shock&lt;/keyword&gt;&lt;keyword&gt;lipopolysaccharide (LPS)&lt;/keyword&gt;&lt;/keywords&gt;&lt;dates&gt;&lt;year&gt;2020&lt;/year&gt;&lt;/dates&gt;&lt;isbn&gt;1664-302X (Print)&amp;#xD;1664-302X (Linking)&lt;/isbn&gt;&lt;accession-num&gt;33240252&lt;/accession-num&gt;&lt;urls&gt;&lt;related-urls&gt;&lt;url&gt;https://www.ncbi.nlm.nih.gov/pubmed/33240252&lt;/url&gt;&lt;/related-urls&gt;&lt;/urls&gt;&lt;custom2&gt;PMC7682190&lt;/custom2&gt;&lt;electronic-resource-num&gt;10.3389/fmicb.2020.597515&lt;/electronic-resource-num&gt;&lt;/record&gt;&lt;/Cite&gt;&lt;/EndNote&gt;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a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36B6AE74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2AF7B9FD" w14:textId="45E7F071" w:rsidR="004C6E85" w:rsidRPr="002D740B" w:rsidRDefault="00BC60D9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g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d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="004C6E85"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7CA6E67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GAGATTTCAGCAGAGAGTGT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9E44EFB" w14:textId="638D2E62" w:rsidR="004C6E85" w:rsidRPr="002D740B" w:rsidRDefault="004C6E85" w:rsidP="00257BE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begin"/>
            </w:r>
            <w:r w:rsidR="00257BE1">
              <w:rPr>
                <w:rFonts w:ascii="Times New Roman" w:eastAsia="맑은 고딕" w:hAnsi="Times New Roman" w:cs="Times New Roman"/>
                <w:szCs w:val="20"/>
              </w:rPr>
              <w:instrText xml:space="preserve"> ADDIN EN.CITE &lt;EndNote&gt;&lt;Cite&gt;&lt;Author&gt;Choi&lt;/Author&gt;&lt;Year&gt;2020&lt;/Year&gt;&lt;RecNum&gt;2409&lt;/RecNum&gt;&lt;DisplayText&gt;(Choi et al. 2020a)&lt;/DisplayText&gt;&lt;record&gt;&lt;rec-number&gt;2409&lt;/rec-number&gt;&lt;foreign-keys&gt;&lt;key app="EN" db-id="50wxdpzd9vd5r7e9t5b595djrfpttrxw9avp" timestamp="1607054694"&gt;2409&lt;/key&gt;&lt;/foreign-keys&gt;&lt;ref-type name="Journal Article"&gt;17&lt;/ref-type&gt;&lt;contributors&gt;&lt;authors&gt;&lt;author&gt;Choi, E.&lt;/author&gt;&lt;author&gt;Jeon, H.&lt;/author&gt;&lt;author&gt;Oh, C.&lt;/author&gt;&lt;author&gt;Hwang, J.&lt;/author&gt;&lt;/authors&gt;&lt;/contributors&gt;&lt;auth-address&gt;Microbiological Resource Research Institute, Pusan National University, Busan, South Korea.&amp;#xD;Department of Microbiology, Pusan National University, Busan, South Korea.&lt;/auth-address&gt;&lt;titles&gt;&lt;title&gt;&lt;style face="normal" font="default" size="100%"&gt;Elucidation of a Novel Role of YebC in Surface Polysaccharides Regulation of &lt;/style&gt;&lt;style face="italic" font="default" size="100%"&gt;Escherichia coli bipA&lt;/style&gt;&lt;style face="normal" font="default" size="100%"&gt;-deletion&lt;/style&gt;&lt;/title&gt;&lt;secondary-title&gt;Front Microbiol&lt;/secondary-title&gt;&lt;/titles&gt;&lt;periodical&gt;&lt;full-title&gt;Frontiers in Microbiology&lt;/full-title&gt;&lt;abbr-1&gt;Front Microbiol&lt;/abbr-1&gt;&lt;/periodical&gt;&lt;volume&gt;11&lt;/volume&gt;&lt;edition&gt;2020/11/27&lt;/edition&gt;&lt;keywords&gt;&lt;keyword&gt;BipA&lt;/keyword&gt;&lt;keyword&gt;GTPase&lt;/keyword&gt;&lt;keyword&gt;YebC&lt;/keyword&gt;&lt;keyword&gt;capsule&lt;/keyword&gt;&lt;keyword&gt;cold shock&lt;/keyword&gt;&lt;keyword&gt;lipopolysaccharide (LPS)&lt;/keyword&gt;&lt;/keywords&gt;&lt;dates&gt;&lt;year&gt;2020&lt;/year&gt;&lt;/dates&gt;&lt;isbn&gt;1664-302X (Print)&amp;#xD;1664-302X (Linking)&lt;/isbn&gt;&lt;accession-num&gt;33240252&lt;/accession-num&gt;&lt;urls&gt;&lt;related-urls&gt;&lt;url&gt;https://www.ncbi.nlm.nih.gov/pubmed/33240252&lt;/url&gt;&lt;/related-urls&gt;&lt;/urls&gt;&lt;custom2&gt;PMC7682190&lt;/custom2&gt;&lt;electronic-resource-num&gt;10.3389/fmicb.2020.597515&lt;/electronic-resource-num&gt;&lt;/record&gt;&lt;/Cite&gt;&lt;/EndNote&gt;</w:instrTex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separate"/>
            </w:r>
            <w:r w:rsidRPr="002D740B">
              <w:rPr>
                <w:rFonts w:ascii="Times New Roman" w:eastAsia="맑은 고딕" w:hAnsi="Times New Roman" w:cs="Times New Roman"/>
                <w:noProof/>
                <w:szCs w:val="20"/>
              </w:rPr>
              <w:t>(Choi et al. 2020a)</w:t>
            </w:r>
            <w:r w:rsidRPr="002D740B">
              <w:rPr>
                <w:rFonts w:ascii="Times New Roman" w:eastAsia="맑은 고딕" w:hAnsi="Times New Roman" w:cs="Times New Roman"/>
                <w:szCs w:val="20"/>
              </w:rPr>
              <w:fldChar w:fldCharType="end"/>
            </w:r>
          </w:p>
        </w:tc>
      </w:tr>
      <w:tr w:rsidR="004C6E85" w:rsidRPr="002D740B" w14:paraId="7B77DC0B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194F659F" w14:textId="332844B8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hisG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15FA3132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GTAATGGACGGCGTGGTA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A3E19FD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1D935B78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404189BB" w14:textId="172BC838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hisG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2D4DAEF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TCTGGTCGAGATAACGCTT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83E0004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42D14BC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3928BF0B" w14:textId="4F926999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hol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6B35E88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ACGACCTGCTGTTGATCGTC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E267397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4189A8F1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008168F0" w14:textId="303F2FFA" w:rsidR="004C6E85" w:rsidRPr="002D740B" w:rsidRDefault="004C6E85" w:rsidP="00CA5560">
            <w:pPr>
              <w:rPr>
                <w:rFonts w:ascii="Times New Roman" w:eastAsia="맑은 고딕" w:hAnsi="Times New Roman" w:cs="Times New Roman"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hol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7FA35D6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  <w:t>CCAGACGCAGTTGCTGAAG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9425A29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6C01BDCE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5922FB6B" w14:textId="08468DFD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rec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F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2E1417DB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CAACTTCTACGGCGAACTG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3E3FA2F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4C6E85" w:rsidRPr="002D740B" w14:paraId="7EED0376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19DB74C9" w14:textId="4AE55EA0" w:rsidR="004C6E85" w:rsidRPr="002D740B" w:rsidRDefault="004C6E85" w:rsidP="00CA5560">
            <w:pPr>
              <w:rPr>
                <w:rFonts w:ascii="Times New Roman" w:eastAsia="함초롬돋움" w:hAnsi="Times New Roman" w:cs="Times New Roman"/>
                <w:color w:val="000000" w:themeColor="text1"/>
              </w:rPr>
            </w:pP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recA</w:t>
            </w:r>
            <w:r w:rsidR="00CA5560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</w:t>
            </w:r>
            <w:r w:rsidRPr="002D740B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R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131BFAB2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bCs/>
                <w:color w:val="000000" w:themeColor="text1"/>
                <w:szCs w:val="20"/>
              </w:rPr>
            </w:pPr>
            <w:r w:rsidRPr="002D740B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CGCCTTCGCTATCATCTAC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36D3091" w14:textId="77777777" w:rsidR="004C6E85" w:rsidRPr="002D740B" w:rsidRDefault="004C6E85" w:rsidP="0084112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A3F0A" w:rsidRPr="002D740B" w14:paraId="7F7A689C" w14:textId="77777777" w:rsidTr="001570AC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6" w:type="dxa"/>
            <w:gridSpan w:val="3"/>
            <w:vAlign w:val="center"/>
          </w:tcPr>
          <w:p w14:paraId="34BADB43" w14:textId="68CCF52C" w:rsidR="000A3F0A" w:rsidRPr="002D740B" w:rsidRDefault="000A3F0A" w:rsidP="0084112C">
            <w:pPr>
              <w:rPr>
                <w:rFonts w:ascii="Times New Roman" w:eastAsia="맑은 고딕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szCs w:val="20"/>
              </w:rPr>
              <w:t>Northern blotting</w:t>
            </w:r>
          </w:p>
        </w:tc>
      </w:tr>
      <w:tr w:rsidR="000A3F0A" w:rsidRPr="002D740B" w14:paraId="7E4AD6ED" w14:textId="77777777" w:rsidTr="00CA5560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Align w:val="center"/>
          </w:tcPr>
          <w:p w14:paraId="0C13A41E" w14:textId="429A537D" w:rsidR="000A3F0A" w:rsidRPr="005B6511" w:rsidRDefault="000A3F0A" w:rsidP="000A3F0A">
            <w:pPr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</w:pPr>
            <w:r w:rsidRPr="000A3F0A"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metV</w:t>
            </w:r>
            <w:r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  <w:t>-probe</w:t>
            </w:r>
          </w:p>
        </w:tc>
        <w:tc>
          <w:tcPr>
            <w:tcW w:w="4539" w:type="dxa"/>
            <w:shd w:val="clear" w:color="auto" w:fill="auto"/>
            <w:vAlign w:val="center"/>
          </w:tcPr>
          <w:p w14:paraId="688BD4FC" w14:textId="1D462BA6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0A3F0A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GGTTGCGGGGGCCGGATTTG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776A954" w14:textId="0942CFA8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A3F0A" w:rsidRPr="002D740B" w14:paraId="7F1A3529" w14:textId="77777777" w:rsidTr="00C217BB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nil"/>
            </w:tcBorders>
            <w:vAlign w:val="center"/>
          </w:tcPr>
          <w:p w14:paraId="319C2FA2" w14:textId="149503B1" w:rsidR="000A3F0A" w:rsidRPr="005B6511" w:rsidRDefault="000A3F0A" w:rsidP="000A3F0A">
            <w:pPr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metU-probe</w:t>
            </w:r>
          </w:p>
        </w:tc>
        <w:tc>
          <w:tcPr>
            <w:tcW w:w="4539" w:type="dxa"/>
            <w:tcBorders>
              <w:bottom w:val="nil"/>
            </w:tcBorders>
            <w:shd w:val="clear" w:color="auto" w:fill="auto"/>
            <w:vAlign w:val="center"/>
          </w:tcPr>
          <w:p w14:paraId="4FDC1B7D" w14:textId="39016BB4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0A3F0A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GGTGGCTACGACGGGATTCGAAC</w:t>
            </w:r>
          </w:p>
        </w:tc>
        <w:tc>
          <w:tcPr>
            <w:tcW w:w="1793" w:type="dxa"/>
            <w:tcBorders>
              <w:bottom w:val="nil"/>
            </w:tcBorders>
            <w:shd w:val="clear" w:color="auto" w:fill="auto"/>
            <w:vAlign w:val="center"/>
          </w:tcPr>
          <w:p w14:paraId="4A1768BF" w14:textId="63250E7C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  <w:tr w:rsidR="000A3F0A" w:rsidRPr="002D740B" w14:paraId="5BC8AF31" w14:textId="77777777" w:rsidTr="00C217BB">
        <w:trPr>
          <w:trHeight w:val="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single" w:sz="12" w:space="0" w:color="auto"/>
            </w:tcBorders>
            <w:vAlign w:val="center"/>
          </w:tcPr>
          <w:p w14:paraId="6C60DC88" w14:textId="6707B97D" w:rsidR="000A3F0A" w:rsidRPr="005B6511" w:rsidRDefault="000A3F0A" w:rsidP="000A3F0A">
            <w:pPr>
              <w:rPr>
                <w:rFonts w:ascii="Times New Roman" w:eastAsia="맑은 고딕" w:hAnsi="Times New Roman" w:cs="Times New Roman"/>
                <w:b w:val="0"/>
                <w:color w:val="000000" w:themeColor="text1"/>
                <w:szCs w:val="20"/>
              </w:rPr>
            </w:pPr>
            <w:r>
              <w:rPr>
                <w:rFonts w:ascii="Times New Roman" w:eastAsia="맑은 고딕" w:hAnsi="Times New Roman" w:cs="Times New Roman" w:hint="eastAsia"/>
                <w:b w:val="0"/>
                <w:color w:val="000000" w:themeColor="text1"/>
                <w:szCs w:val="20"/>
              </w:rPr>
              <w:t>hisR-probe</w:t>
            </w:r>
          </w:p>
        </w:tc>
        <w:tc>
          <w:tcPr>
            <w:tcW w:w="4539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AF92BF7" w14:textId="023143F5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</w:pPr>
            <w:r w:rsidRPr="000A3F0A">
              <w:rPr>
                <w:rFonts w:ascii="Times New Roman" w:eastAsia="함초롬돋움" w:hAnsi="Times New Roman" w:cs="Times New Roman"/>
                <w:bCs/>
                <w:color w:val="000000" w:themeColor="text1"/>
                <w:kern w:val="0"/>
                <w:szCs w:val="20"/>
              </w:rPr>
              <w:t>TGGGGTGGCTAATGGGATTCGAACC</w:t>
            </w:r>
          </w:p>
        </w:tc>
        <w:tc>
          <w:tcPr>
            <w:tcW w:w="1793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4188590" w14:textId="1FA99C91" w:rsidR="000A3F0A" w:rsidRPr="000A3F0A" w:rsidRDefault="000A3F0A" w:rsidP="000A3F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맑은 고딕" w:hAnsi="Times New Roman" w:cs="Times New Roman"/>
                <w:szCs w:val="20"/>
              </w:rPr>
            </w:pPr>
            <w:r w:rsidRPr="002D740B">
              <w:rPr>
                <w:rFonts w:ascii="Times New Roman" w:eastAsia="맑은 고딕" w:hAnsi="Times New Roman" w:cs="Times New Roman"/>
                <w:szCs w:val="20"/>
              </w:rPr>
              <w:t>This study</w:t>
            </w:r>
          </w:p>
        </w:tc>
      </w:tr>
    </w:tbl>
    <w:p w14:paraId="64E4C20B" w14:textId="30296833" w:rsidR="004C6E85" w:rsidRDefault="004C6E85">
      <w:pPr>
        <w:widowControl/>
        <w:wordWrap/>
        <w:autoSpaceDE/>
        <w:autoSpaceDN/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</w:pPr>
      <w:bookmarkStart w:id="0" w:name="_GoBack"/>
      <w:bookmarkEnd w:id="0"/>
    </w:p>
    <w:p w14:paraId="3F8F4312" w14:textId="77777777" w:rsidR="00C217BB" w:rsidRPr="002D740B" w:rsidRDefault="00C217BB">
      <w:pPr>
        <w:widowControl/>
        <w:wordWrap/>
        <w:autoSpaceDE/>
        <w:autoSpaceDN/>
        <w:rPr>
          <w:rFonts w:ascii="Times New Roman" w:eastAsia="TimesNewRomanPSMT" w:hAnsi="Times New Roman" w:cs="Times New Roman"/>
          <w:b/>
          <w:bCs/>
          <w:color w:val="000000"/>
          <w:kern w:val="0"/>
          <w:sz w:val="22"/>
          <w:szCs w:val="24"/>
        </w:rPr>
      </w:pPr>
    </w:p>
    <w:p w14:paraId="51109347" w14:textId="77777777" w:rsidR="00641FAC" w:rsidRPr="00641FAC" w:rsidRDefault="00E62CD5" w:rsidP="00641FAC">
      <w:pPr>
        <w:pStyle w:val="EndNoteBibliography"/>
        <w:spacing w:after="0"/>
        <w:ind w:left="720" w:hanging="720"/>
      </w:pPr>
      <w:r w:rsidRPr="002D740B">
        <w:rPr>
          <w:sz w:val="22"/>
        </w:rPr>
        <w:lastRenderedPageBreak/>
        <w:fldChar w:fldCharType="begin"/>
      </w:r>
      <w:r w:rsidRPr="002D740B">
        <w:rPr>
          <w:sz w:val="22"/>
        </w:rPr>
        <w:instrText xml:space="preserve"> ADDIN EN.REFLIST </w:instrText>
      </w:r>
      <w:r w:rsidRPr="002D740B">
        <w:rPr>
          <w:sz w:val="22"/>
        </w:rPr>
        <w:fldChar w:fldCharType="separate"/>
      </w:r>
      <w:r w:rsidR="00641FAC" w:rsidRPr="00641FAC">
        <w:t xml:space="preserve">Choi E, Jeon H, Oh C, Hwang J. 2020a. Elucidation of a Novel Role of YebC in Surface Polysaccharides Regulation of </w:t>
      </w:r>
      <w:r w:rsidR="00641FAC" w:rsidRPr="00641FAC">
        <w:rPr>
          <w:i/>
        </w:rPr>
        <w:t>Escherichia coli bipA</w:t>
      </w:r>
      <w:r w:rsidR="00641FAC" w:rsidRPr="00641FAC">
        <w:t xml:space="preserve">-deletion. </w:t>
      </w:r>
      <w:r w:rsidR="00641FAC" w:rsidRPr="00641FAC">
        <w:rPr>
          <w:i/>
        </w:rPr>
        <w:t>Front Microbiol</w:t>
      </w:r>
      <w:r w:rsidR="00641FAC" w:rsidRPr="00641FAC">
        <w:t xml:space="preserve"> </w:t>
      </w:r>
      <w:r w:rsidR="00641FAC" w:rsidRPr="00641FAC">
        <w:rPr>
          <w:b/>
        </w:rPr>
        <w:t>11</w:t>
      </w:r>
      <w:r w:rsidR="00641FAC" w:rsidRPr="00641FAC">
        <w:t>. doi:10.3389/fmicb.2020.597515</w:t>
      </w:r>
    </w:p>
    <w:p w14:paraId="15F576E2" w14:textId="77777777" w:rsidR="00641FAC" w:rsidRPr="00641FAC" w:rsidRDefault="00641FAC" w:rsidP="00641FAC">
      <w:pPr>
        <w:pStyle w:val="EndNoteBibliography"/>
        <w:spacing w:after="0"/>
        <w:ind w:left="720" w:hanging="720"/>
      </w:pPr>
      <w:r w:rsidRPr="00641FAC">
        <w:t xml:space="preserve">Choi E, Jeon H, Oh JI, Hwang J. 2020b. Overexpressed L20 Rescues 50S Ribosomal Subunit Assembly Defects of </w:t>
      </w:r>
      <w:r w:rsidRPr="00641FAC">
        <w:rPr>
          <w:i/>
        </w:rPr>
        <w:t>bipA</w:t>
      </w:r>
      <w:r w:rsidRPr="00641FAC">
        <w:t xml:space="preserve">-deletion in </w:t>
      </w:r>
      <w:r w:rsidRPr="00641FAC">
        <w:rPr>
          <w:i/>
        </w:rPr>
        <w:t>Escherichia coli</w:t>
      </w:r>
      <w:r w:rsidRPr="00641FAC">
        <w:t xml:space="preserve">. </w:t>
      </w:r>
      <w:r w:rsidRPr="00641FAC">
        <w:rPr>
          <w:i/>
        </w:rPr>
        <w:t>Front Microbiol</w:t>
      </w:r>
      <w:r w:rsidRPr="00641FAC">
        <w:t xml:space="preserve"> </w:t>
      </w:r>
      <w:r w:rsidRPr="00641FAC">
        <w:rPr>
          <w:b/>
        </w:rPr>
        <w:t>10</w:t>
      </w:r>
      <w:r w:rsidRPr="00641FAC">
        <w:t>. doi:10.3389/fmicb.2019.02982</w:t>
      </w:r>
    </w:p>
    <w:p w14:paraId="763B80FC" w14:textId="77777777" w:rsidR="00641FAC" w:rsidRPr="00641FAC" w:rsidRDefault="00641FAC" w:rsidP="00641FAC">
      <w:pPr>
        <w:pStyle w:val="EndNoteBibliography"/>
        <w:ind w:left="720" w:hanging="720"/>
      </w:pPr>
      <w:r w:rsidRPr="00641FAC">
        <w:t xml:space="preserve">Kim Y, Choi E, Hwang J. 2016. Functional Studies of Five Toxin-Antitoxin Modules in </w:t>
      </w:r>
      <w:r w:rsidRPr="00641FAC">
        <w:rPr>
          <w:i/>
        </w:rPr>
        <w:t>Mycobacterium tuberculosis</w:t>
      </w:r>
      <w:r w:rsidRPr="00641FAC">
        <w:t xml:space="preserve"> H37Rv. </w:t>
      </w:r>
      <w:r w:rsidRPr="00641FAC">
        <w:rPr>
          <w:i/>
        </w:rPr>
        <w:t>Front Microbiol</w:t>
      </w:r>
      <w:r w:rsidRPr="00641FAC">
        <w:t xml:space="preserve"> </w:t>
      </w:r>
      <w:r w:rsidRPr="00641FAC">
        <w:rPr>
          <w:b/>
        </w:rPr>
        <w:t>7</w:t>
      </w:r>
      <w:r w:rsidRPr="00641FAC">
        <w:t>. doi:10.3389/fmicb.2010.02071</w:t>
      </w:r>
    </w:p>
    <w:p w14:paraId="7FD8E8D4" w14:textId="78E11C6E" w:rsidR="00F874C0" w:rsidRPr="001D69A7" w:rsidRDefault="00E62CD5">
      <w:pPr>
        <w:rPr>
          <w:rFonts w:ascii="Times New Roman" w:hAnsi="Times New Roman" w:cs="Times New Roman"/>
          <w:sz w:val="24"/>
          <w:szCs w:val="24"/>
        </w:rPr>
      </w:pPr>
      <w:r w:rsidRPr="002D740B">
        <w:rPr>
          <w:rFonts w:ascii="Times New Roman" w:hAnsi="Times New Roman" w:cs="Times New Roman"/>
          <w:sz w:val="22"/>
        </w:rPr>
        <w:fldChar w:fldCharType="end"/>
      </w:r>
    </w:p>
    <w:sectPr w:rsidR="00F874C0" w:rsidRPr="001D69A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433D36" w14:textId="77777777" w:rsidR="00844359" w:rsidRDefault="00844359" w:rsidP="00EB7292">
      <w:pPr>
        <w:spacing w:after="0" w:line="240" w:lineRule="auto"/>
      </w:pPr>
      <w:r>
        <w:separator/>
      </w:r>
    </w:p>
  </w:endnote>
  <w:endnote w:type="continuationSeparator" w:id="0">
    <w:p w14:paraId="72F92C65" w14:textId="77777777" w:rsidR="00844359" w:rsidRDefault="00844359" w:rsidP="00EB7292">
      <w:pPr>
        <w:spacing w:after="0" w:line="240" w:lineRule="auto"/>
      </w:pPr>
      <w:r>
        <w:continuationSeparator/>
      </w:r>
    </w:p>
  </w:endnote>
  <w:endnote w:type="continuationNotice" w:id="1">
    <w:p w14:paraId="2DC18953" w14:textId="77777777" w:rsidR="00844359" w:rsidRDefault="0084435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HyhwpEQ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함초롬돋움">
    <w:panose1 w:val="020B0604000101010101"/>
    <w:charset w:val="81"/>
    <w:family w:val="modern"/>
    <w:pitch w:val="variable"/>
    <w:sig w:usb0="F7002EFF" w:usb1="19DFFFFF" w:usb2="001BFDD7" w:usb3="00000000" w:csb0="001F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747E552" w14:textId="77777777" w:rsidR="00844359" w:rsidRDefault="00844359" w:rsidP="00EB7292">
      <w:pPr>
        <w:spacing w:after="0" w:line="240" w:lineRule="auto"/>
      </w:pPr>
      <w:r>
        <w:separator/>
      </w:r>
    </w:p>
  </w:footnote>
  <w:footnote w:type="continuationSeparator" w:id="0">
    <w:p w14:paraId="3A20FAEE" w14:textId="77777777" w:rsidR="00844359" w:rsidRDefault="00844359" w:rsidP="00EB7292">
      <w:pPr>
        <w:spacing w:after="0" w:line="240" w:lineRule="auto"/>
      </w:pPr>
      <w:r>
        <w:continuationSeparator/>
      </w:r>
    </w:p>
  </w:footnote>
  <w:footnote w:type="continuationNotice" w:id="1">
    <w:p w14:paraId="3090279D" w14:textId="77777777" w:rsidR="00844359" w:rsidRDefault="00844359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trackRevisions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85&lt;/item&gt;&lt;item&gt;2386&lt;/item&gt;&lt;item&gt;2409&lt;/item&gt;&lt;/record-ids&gt;&lt;/item&gt;&lt;/Libraries&gt;"/>
  </w:docVars>
  <w:rsids>
    <w:rsidRoot w:val="001D69A7"/>
    <w:rsid w:val="0006341F"/>
    <w:rsid w:val="00092BFD"/>
    <w:rsid w:val="0009383B"/>
    <w:rsid w:val="000A3F0A"/>
    <w:rsid w:val="0010614B"/>
    <w:rsid w:val="00196CCE"/>
    <w:rsid w:val="001A05AC"/>
    <w:rsid w:val="001D69A7"/>
    <w:rsid w:val="001F2080"/>
    <w:rsid w:val="001F7814"/>
    <w:rsid w:val="00240289"/>
    <w:rsid w:val="00254B29"/>
    <w:rsid w:val="00257BE1"/>
    <w:rsid w:val="00295740"/>
    <w:rsid w:val="002A49D7"/>
    <w:rsid w:val="002B5C56"/>
    <w:rsid w:val="002D740B"/>
    <w:rsid w:val="003D7D90"/>
    <w:rsid w:val="0045446D"/>
    <w:rsid w:val="00464E7C"/>
    <w:rsid w:val="00467436"/>
    <w:rsid w:val="00482F05"/>
    <w:rsid w:val="004A15A9"/>
    <w:rsid w:val="004A15F2"/>
    <w:rsid w:val="004C6E85"/>
    <w:rsid w:val="004D096C"/>
    <w:rsid w:val="00537036"/>
    <w:rsid w:val="0053763E"/>
    <w:rsid w:val="00573FC4"/>
    <w:rsid w:val="00581030"/>
    <w:rsid w:val="00585652"/>
    <w:rsid w:val="005A6CF8"/>
    <w:rsid w:val="005B6511"/>
    <w:rsid w:val="005D3C51"/>
    <w:rsid w:val="00600882"/>
    <w:rsid w:val="00641FAC"/>
    <w:rsid w:val="006775C4"/>
    <w:rsid w:val="006B3711"/>
    <w:rsid w:val="006B4656"/>
    <w:rsid w:val="00744AA8"/>
    <w:rsid w:val="007508E2"/>
    <w:rsid w:val="00756CC5"/>
    <w:rsid w:val="00773FFE"/>
    <w:rsid w:val="00783084"/>
    <w:rsid w:val="00791CED"/>
    <w:rsid w:val="007A2F72"/>
    <w:rsid w:val="007A41E4"/>
    <w:rsid w:val="007C3183"/>
    <w:rsid w:val="008030FB"/>
    <w:rsid w:val="00813F3F"/>
    <w:rsid w:val="00832402"/>
    <w:rsid w:val="00836EDD"/>
    <w:rsid w:val="00844359"/>
    <w:rsid w:val="008D39BE"/>
    <w:rsid w:val="00907DEE"/>
    <w:rsid w:val="0092416A"/>
    <w:rsid w:val="00964FA7"/>
    <w:rsid w:val="00966D6A"/>
    <w:rsid w:val="00997569"/>
    <w:rsid w:val="009C428A"/>
    <w:rsid w:val="009D2D5C"/>
    <w:rsid w:val="009D510E"/>
    <w:rsid w:val="00A172BA"/>
    <w:rsid w:val="00A5112C"/>
    <w:rsid w:val="00A96348"/>
    <w:rsid w:val="00AA021F"/>
    <w:rsid w:val="00AF6617"/>
    <w:rsid w:val="00B3625F"/>
    <w:rsid w:val="00B57913"/>
    <w:rsid w:val="00BC60D9"/>
    <w:rsid w:val="00BF655A"/>
    <w:rsid w:val="00C00E39"/>
    <w:rsid w:val="00C217BB"/>
    <w:rsid w:val="00C31DBE"/>
    <w:rsid w:val="00C42FE6"/>
    <w:rsid w:val="00C61945"/>
    <w:rsid w:val="00C7792B"/>
    <w:rsid w:val="00CA2A96"/>
    <w:rsid w:val="00CA3172"/>
    <w:rsid w:val="00CA5560"/>
    <w:rsid w:val="00CE1F8F"/>
    <w:rsid w:val="00CE3AF7"/>
    <w:rsid w:val="00D10C07"/>
    <w:rsid w:val="00D148D2"/>
    <w:rsid w:val="00DC493B"/>
    <w:rsid w:val="00E27D4F"/>
    <w:rsid w:val="00E470B3"/>
    <w:rsid w:val="00E62CD5"/>
    <w:rsid w:val="00EB7292"/>
    <w:rsid w:val="00ED7784"/>
    <w:rsid w:val="00F143C0"/>
    <w:rsid w:val="00F42656"/>
    <w:rsid w:val="00F874C0"/>
    <w:rsid w:val="00FE34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5F1FC"/>
  <w15:chartTrackingRefBased/>
  <w15:docId w15:val="{D27B4CC3-8829-48B8-85A3-4D5D462351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rsid w:val="001D69A7"/>
    <w:pPr>
      <w:jc w:val="left"/>
    </w:pPr>
  </w:style>
  <w:style w:type="character" w:customStyle="1" w:styleId="Char">
    <w:name w:val="메모 텍스트 Char"/>
    <w:basedOn w:val="a0"/>
    <w:link w:val="a3"/>
    <w:uiPriority w:val="99"/>
    <w:semiHidden/>
    <w:rsid w:val="001D69A7"/>
  </w:style>
  <w:style w:type="character" w:styleId="a4">
    <w:name w:val="annotation reference"/>
    <w:basedOn w:val="a0"/>
    <w:uiPriority w:val="99"/>
    <w:semiHidden/>
    <w:unhideWhenUsed/>
    <w:rsid w:val="001D69A7"/>
    <w:rPr>
      <w:sz w:val="18"/>
      <w:szCs w:val="18"/>
    </w:rPr>
  </w:style>
  <w:style w:type="table" w:customStyle="1" w:styleId="1">
    <w:name w:val="옅은 음영1"/>
    <w:basedOn w:val="a1"/>
    <w:uiPriority w:val="60"/>
    <w:rsid w:val="001D69A7"/>
    <w:pPr>
      <w:spacing w:after="0" w:line="240" w:lineRule="auto"/>
      <w:jc w:val="left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5">
    <w:name w:val="Balloon Text"/>
    <w:basedOn w:val="a"/>
    <w:link w:val="Char0"/>
    <w:uiPriority w:val="99"/>
    <w:semiHidden/>
    <w:unhideWhenUsed/>
    <w:rsid w:val="001D69A7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1D69A7"/>
    <w:rPr>
      <w:rFonts w:asciiTheme="majorHAnsi" w:eastAsiaTheme="majorEastAsia" w:hAnsiTheme="majorHAnsi" w:cstheme="majorBidi"/>
      <w:sz w:val="18"/>
      <w:szCs w:val="18"/>
    </w:rPr>
  </w:style>
  <w:style w:type="table" w:customStyle="1" w:styleId="11">
    <w:name w:val="옅은 음영11"/>
    <w:basedOn w:val="a1"/>
    <w:uiPriority w:val="60"/>
    <w:rsid w:val="001D69A7"/>
    <w:pPr>
      <w:spacing w:after="0" w:line="240" w:lineRule="auto"/>
      <w:jc w:val="left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6">
    <w:name w:val="header"/>
    <w:basedOn w:val="a"/>
    <w:link w:val="Char1"/>
    <w:uiPriority w:val="99"/>
    <w:unhideWhenUsed/>
    <w:rsid w:val="00EB7292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EB7292"/>
  </w:style>
  <w:style w:type="paragraph" w:styleId="a7">
    <w:name w:val="footer"/>
    <w:basedOn w:val="a"/>
    <w:link w:val="Char2"/>
    <w:uiPriority w:val="99"/>
    <w:unhideWhenUsed/>
    <w:rsid w:val="00EB7292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EB7292"/>
  </w:style>
  <w:style w:type="paragraph" w:styleId="a8">
    <w:name w:val="annotation subject"/>
    <w:basedOn w:val="a3"/>
    <w:next w:val="a3"/>
    <w:link w:val="Char3"/>
    <w:uiPriority w:val="99"/>
    <w:semiHidden/>
    <w:unhideWhenUsed/>
    <w:rsid w:val="00791CED"/>
    <w:rPr>
      <w:b/>
      <w:bCs/>
    </w:rPr>
  </w:style>
  <w:style w:type="character" w:customStyle="1" w:styleId="Char3">
    <w:name w:val="메모 주제 Char"/>
    <w:basedOn w:val="Char"/>
    <w:link w:val="a8"/>
    <w:uiPriority w:val="99"/>
    <w:semiHidden/>
    <w:rsid w:val="00791CED"/>
    <w:rPr>
      <w:b/>
      <w:bCs/>
    </w:rPr>
  </w:style>
  <w:style w:type="paragraph" w:customStyle="1" w:styleId="EndNoteBibliographyTitle">
    <w:name w:val="EndNote Bibliography Title"/>
    <w:basedOn w:val="a"/>
    <w:link w:val="EndNoteBibliographyTitleChar"/>
    <w:rsid w:val="00E62CD5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E62CD5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E62CD5"/>
    <w:pPr>
      <w:spacing w:line="48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E62CD5"/>
    <w:rPr>
      <w:rFonts w:ascii="Times New Roman" w:eastAsia="맑은 고딕" w:hAnsi="Times New Roman" w:cs="Times New Roman"/>
      <w:noProof/>
      <w:sz w:val="24"/>
    </w:rPr>
  </w:style>
  <w:style w:type="paragraph" w:styleId="a9">
    <w:name w:val="Revision"/>
    <w:hidden/>
    <w:uiPriority w:val="99"/>
    <w:semiHidden/>
    <w:rsid w:val="00C217BB"/>
    <w:pPr>
      <w:spacing w:after="0"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AE522E-326B-4521-8D25-50D3009540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25</Words>
  <Characters>5846</Characters>
  <Application>Microsoft Office Word</Application>
  <DocSecurity>0</DocSecurity>
  <Lines>48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C</dc:creator>
  <cp:keywords/>
  <dc:description/>
  <cp:lastModifiedBy>user</cp:lastModifiedBy>
  <cp:revision>2</cp:revision>
  <dcterms:created xsi:type="dcterms:W3CDTF">2021-07-28T02:02:00Z</dcterms:created>
  <dcterms:modified xsi:type="dcterms:W3CDTF">2021-07-28T02:02:00Z</dcterms:modified>
</cp:coreProperties>
</file>